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6"/>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7">
        <w:r>
          <w:t xml:space="preserve"> </w:t>
        </w:r>
      </w:hyperlink>
      <w:r>
        <w:t xml:space="preserve"> </w:t>
      </w:r>
    </w:p>
    <w:p w14:paraId="1CA63360" w14:textId="77777777" w:rsidR="004E5E4A" w:rsidRDefault="004E5E4A">
      <w:pPr>
        <w:spacing w:after="0"/>
        <w:ind w:left="720"/>
      </w:pPr>
    </w:p>
    <w:p w14:paraId="2F0DB1A8" w14:textId="77777777" w:rsidR="004E5E4A" w:rsidRDefault="004C0355">
      <w:pPr>
        <w:spacing w:after="0"/>
        <w:ind w:left="720"/>
      </w:pPr>
      <w:hyperlink r:id="rId8">
        <w:r w:rsidR="0026311E">
          <w:rPr>
            <w:color w:val="0563C1"/>
            <w:u w:val="single"/>
          </w:rPr>
          <w:t>https://www.cso.ie/en/statistics/tourismandtravel/</w:t>
        </w:r>
      </w:hyperlink>
    </w:p>
    <w:p w14:paraId="3B655452" w14:textId="77777777" w:rsidR="004E5E4A" w:rsidRDefault="004C0355">
      <w:pPr>
        <w:spacing w:after="0"/>
        <w:ind w:left="720"/>
      </w:pPr>
      <w:hyperlink r:id="rId9">
        <w:r w:rsidR="0026311E">
          <w:rPr>
            <w:color w:val="0563C1"/>
            <w:u w:val="single"/>
          </w:rPr>
          <w:t>https://www.failteireland.ie/Research-and-Insights.aspx</w:t>
        </w:r>
      </w:hyperlink>
    </w:p>
    <w:p w14:paraId="3960A2E9" w14:textId="77777777" w:rsidR="004E5E4A" w:rsidRDefault="004C0355">
      <w:pPr>
        <w:spacing w:after="0"/>
        <w:ind w:left="720"/>
      </w:pPr>
      <w:hyperlink r:id="rId10"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77777777"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1412AF4E" w14:textId="248CE998" w:rsidR="004E5E4A" w:rsidRDefault="0026311E">
      <w:pPr>
        <w:spacing w:after="0"/>
        <w:ind w:left="720"/>
      </w:pPr>
      <w:r>
        <w:rPr>
          <w:b/>
          <w:sz w:val="28"/>
          <w:szCs w:val="28"/>
        </w:rPr>
        <w:t>Statistics</w:t>
      </w:r>
      <w:r>
        <w:rPr>
          <w:sz w:val="28"/>
          <w:szCs w:val="28"/>
        </w:rPr>
        <w:t>: (Graded out of 100)</w:t>
      </w:r>
      <w:r>
        <w:t xml:space="preserve"> </w:t>
      </w:r>
    </w:p>
    <w:p w14:paraId="2BDBEE59" w14:textId="77777777" w:rsidR="004E5E4A" w:rsidRDefault="0026311E">
      <w:pPr>
        <w:spacing w:after="0"/>
        <w:ind w:left="720"/>
      </w:pPr>
      <w:r>
        <w:t>You need to analyse the chosen dataset using statistical logic and statistical techniques. Note: ALL Statistical work MUST be carried out using Python.</w:t>
      </w:r>
    </w:p>
    <w:p w14:paraId="2F5389D9" w14:textId="77777777" w:rsidR="004E5E4A" w:rsidRDefault="0026311E">
      <w:pPr>
        <w:spacing w:after="0"/>
        <w:ind w:left="720"/>
      </w:pPr>
      <w:r>
        <w:t>You are required to:</w:t>
      </w:r>
    </w:p>
    <w:p w14:paraId="32DC288B" w14:textId="0195516F" w:rsidR="004E5E4A" w:rsidRDefault="0026311E">
      <w:pPr>
        <w:spacing w:after="0"/>
        <w:ind w:left="720"/>
      </w:pPr>
      <w:r>
        <w:t>1.      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4F559992" w:rsidR="004E7499" w:rsidRDefault="004E7499">
      <w:pPr>
        <w:spacing w:after="0"/>
        <w:ind w:left="720"/>
      </w:pPr>
    </w:p>
    <w:p w14:paraId="21F15221" w14:textId="4C4675FC" w:rsidR="00F748C4" w:rsidRDefault="00F748C4">
      <w:pPr>
        <w:spacing w:after="0"/>
        <w:ind w:left="720"/>
      </w:pPr>
      <w:r>
        <w:t xml:space="preserve">It is critical to be able to </w:t>
      </w:r>
      <w:r w:rsidR="000A0DE0">
        <w:t xml:space="preserve">clearly and concisely </w:t>
      </w:r>
      <w:r w:rsidR="00983AE0">
        <w:t>describe</w:t>
      </w:r>
      <w:r w:rsidR="000A0DE0">
        <w:t xml:space="preserve"> the characteristic</w:t>
      </w:r>
      <w:r w:rsidR="00983AE0">
        <w:t>s</w:t>
      </w:r>
      <w:r w:rsidR="000A0DE0">
        <w:t xml:space="preserve"> of </w:t>
      </w:r>
      <w:r w:rsidR="00983AE0">
        <w:t>the dataset being analysed. It provides an insight into the overall information contained within the dataset, the types of variables and the relationship between them. It is the first stepping stone within the overall analysis and often guides the subsequent steps</w:t>
      </w:r>
      <w:r w:rsidR="009B5B77">
        <w:t xml:space="preserve"> </w:t>
      </w:r>
      <w:r w:rsidR="00983AE0">
        <w:fldChar w:fldCharType="begin"/>
      </w:r>
      <w:r w:rsidR="00983AE0">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fldChar w:fldCharType="separate"/>
      </w:r>
      <w:r w:rsidR="00983AE0">
        <w:rPr>
          <w:noProof/>
        </w:rPr>
        <w:t>(Kaur et al., 2018)</w:t>
      </w:r>
      <w:r w:rsidR="00983AE0">
        <w:fldChar w:fldCharType="end"/>
      </w:r>
      <w:r w:rsidR="009B5B77">
        <w:t>.</w:t>
      </w:r>
    </w:p>
    <w:p w14:paraId="77FD4C35" w14:textId="10BAF796" w:rsidR="009B5B77" w:rsidRDefault="009B5B77">
      <w:pPr>
        <w:spacing w:after="0"/>
        <w:ind w:left="720"/>
      </w:pPr>
      <w:r>
        <w:t xml:space="preserve">The </w:t>
      </w:r>
      <w:r>
        <w:t>P</w:t>
      </w:r>
      <w:r>
        <w:t>ython pandas library was utilised to maximise efficiency and accuracy</w:t>
      </w:r>
      <w:r>
        <w:t xml:space="preserve">. The .types function was used to determine the data types that were contained in the data frame. The number of passengers, with column name VALUE, was numeric, as was the derived decimal year. The </w:t>
      </w:r>
      <w:r w:rsidR="00EA1592">
        <w:t xml:space="preserve">direction, type of movement and month were all categorical. </w:t>
      </w:r>
      <w:r w:rsidR="00D37230">
        <w:t xml:space="preserve">There were 11 types of passenger movement recorded in the dataset. </w:t>
      </w:r>
      <w:r w:rsidR="00EA1592">
        <w:t xml:space="preserve">The categorical data was all nominal, with no variable being superior to another. The direction could be considered a dichotomous nominal variable as it had only two </w:t>
      </w:r>
      <w:r w:rsidR="00D37230">
        <w:t xml:space="preserve">unique </w:t>
      </w:r>
      <w:r w:rsidR="00EA1592">
        <w:t xml:space="preserve">values, arriving </w:t>
      </w:r>
      <w:r w:rsidR="00366FA2">
        <w:t xml:space="preserve">to </w:t>
      </w:r>
      <w:r w:rsidR="00EA1592">
        <w:t xml:space="preserve">or departing </w:t>
      </w:r>
      <w:r w:rsidR="00366FA2">
        <w:t xml:space="preserve">from Ireland. The number of passengers entering/leaving the country was a discrete numerical value. </w:t>
      </w:r>
      <w:r w:rsidR="00AA697A">
        <w:t xml:space="preserve">Half of a person cannot travel and therefore this variable consisted of only whole numbers. The value could also be classified as a ratio variable as it has a definite zero point. </w:t>
      </w:r>
    </w:p>
    <w:p w14:paraId="5EB8C5AA" w14:textId="6B351538" w:rsidR="00121603" w:rsidRDefault="00121603">
      <w:pPr>
        <w:spacing w:after="0"/>
        <w:ind w:left="720"/>
      </w:pPr>
      <w:r>
        <w:t xml:space="preserve">The dataset was obtained from data.gov.ie and was collected by the CSO. It is representative of the population </w:t>
      </w:r>
      <w:r w:rsidR="003419BA">
        <w:t xml:space="preserve">who travelled </w:t>
      </w:r>
      <w:r>
        <w:t>from 1961 to 2010.</w:t>
      </w:r>
    </w:p>
    <w:p w14:paraId="660210C7" w14:textId="21230BD2" w:rsidR="005A12D3" w:rsidRDefault="00121603" w:rsidP="003771BA">
      <w:pPr>
        <w:spacing w:after="0"/>
        <w:ind w:left="720"/>
      </w:pPr>
      <w:r>
        <w:t xml:space="preserve">The measures of central tendency were taken for the dataset next. The .describe pandas function was used.  This gave a mean value of </w:t>
      </w:r>
      <w:r w:rsidR="00BF3ED8">
        <w:t xml:space="preserve">92,420 with a standard deviation of </w:t>
      </w:r>
      <w:r w:rsidR="00BF3ED8" w:rsidRPr="00BF3ED8">
        <w:t>176919</w:t>
      </w:r>
      <w:r w:rsidR="00BF3ED8">
        <w:t>.</w:t>
      </w:r>
      <w:r w:rsidR="00BF3ED8" w:rsidRPr="00BF3ED8">
        <w:t>6</w:t>
      </w:r>
      <w:r w:rsidR="00BF3ED8">
        <w:t xml:space="preserve">, indicating the data was very skewed. </w:t>
      </w:r>
      <w:r w:rsidR="000E1B74">
        <w:t xml:space="preserve">The lower quartile, median and upper quartile values were </w:t>
      </w:r>
      <w:r w:rsidR="000E1B74">
        <w:t>13401</w:t>
      </w:r>
      <w:r w:rsidR="000E1B74">
        <w:t xml:space="preserve">, </w:t>
      </w:r>
      <w:r w:rsidR="000E1B74">
        <w:t>35429</w:t>
      </w:r>
      <w:r w:rsidR="000E1B74">
        <w:t xml:space="preserve"> and </w:t>
      </w:r>
      <w:r w:rsidR="000E1B74">
        <w:t>8617</w:t>
      </w:r>
      <w:r w:rsidR="000E1B74">
        <w:t xml:space="preserve">5 respectively. </w:t>
      </w:r>
      <w:r w:rsidR="007A1AB9">
        <w:t>The mode does not apply to numeric data and did not reveal anything about the type of passenger movement as there was an equal number of entries for each category</w:t>
      </w:r>
    </w:p>
    <w:p w14:paraId="5FD05042" w14:textId="35B711F1" w:rsidR="005A12D3" w:rsidRDefault="005A12D3" w:rsidP="003771BA">
      <w:pPr>
        <w:spacing w:after="0"/>
        <w:ind w:left="720"/>
      </w:pPr>
      <w:r>
        <w:rPr>
          <w:noProof/>
        </w:rPr>
        <w:drawing>
          <wp:anchor distT="0" distB="0" distL="114300" distR="114300" simplePos="0" relativeHeight="251658240" behindDoc="1" locked="0" layoutInCell="1" allowOverlap="1" wp14:anchorId="2B8D6AE7" wp14:editId="011BE62A">
            <wp:simplePos x="0" y="0"/>
            <wp:positionH relativeFrom="column">
              <wp:posOffset>677545</wp:posOffset>
            </wp:positionH>
            <wp:positionV relativeFrom="paragraph">
              <wp:posOffset>18767</wp:posOffset>
            </wp:positionV>
            <wp:extent cx="4760595" cy="2899410"/>
            <wp:effectExtent l="0" t="0" r="1905" b="0"/>
            <wp:wrapTight wrapText="bothSides">
              <wp:wrapPolygon edited="0">
                <wp:start x="0" y="0"/>
                <wp:lineTo x="0" y="21477"/>
                <wp:lineTo x="21551" y="21477"/>
                <wp:lineTo x="21551" y="0"/>
                <wp:lineTo x="0" y="0"/>
              </wp:wrapPolygon>
            </wp:wrapTight>
            <wp:docPr id="1"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a line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60595" cy="2899410"/>
                    </a:xfrm>
                    <a:prstGeom prst="rect">
                      <a:avLst/>
                    </a:prstGeom>
                  </pic:spPr>
                </pic:pic>
              </a:graphicData>
            </a:graphic>
            <wp14:sizeRelH relativeFrom="page">
              <wp14:pctWidth>0</wp14:pctWidth>
            </wp14:sizeRelH>
            <wp14:sizeRelV relativeFrom="page">
              <wp14:pctHeight>0</wp14:pctHeight>
            </wp14:sizeRelV>
          </wp:anchor>
        </w:drawing>
      </w:r>
    </w:p>
    <w:p w14:paraId="0BB37338" w14:textId="77777777" w:rsidR="005A12D3" w:rsidRDefault="005A12D3" w:rsidP="003771BA">
      <w:pPr>
        <w:spacing w:after="0"/>
        <w:ind w:left="720"/>
      </w:pPr>
    </w:p>
    <w:p w14:paraId="09D2C992" w14:textId="77777777" w:rsidR="005A12D3" w:rsidRDefault="005A12D3" w:rsidP="003771BA">
      <w:pPr>
        <w:spacing w:after="0"/>
        <w:ind w:left="720"/>
      </w:pPr>
    </w:p>
    <w:p w14:paraId="66089D8D" w14:textId="77777777" w:rsidR="005A12D3" w:rsidRDefault="005A12D3" w:rsidP="003771BA">
      <w:pPr>
        <w:spacing w:after="0"/>
        <w:ind w:left="720"/>
      </w:pPr>
    </w:p>
    <w:p w14:paraId="220175B0" w14:textId="77777777" w:rsidR="005A12D3" w:rsidRDefault="005A12D3" w:rsidP="003771BA">
      <w:pPr>
        <w:spacing w:after="0"/>
        <w:ind w:left="720"/>
      </w:pPr>
    </w:p>
    <w:p w14:paraId="5866E401" w14:textId="77777777" w:rsidR="005A12D3" w:rsidRDefault="005A12D3" w:rsidP="003771BA">
      <w:pPr>
        <w:spacing w:after="0"/>
        <w:ind w:left="720"/>
      </w:pPr>
    </w:p>
    <w:p w14:paraId="593DD14D" w14:textId="77777777" w:rsidR="005A12D3" w:rsidRDefault="005A12D3" w:rsidP="003771BA">
      <w:pPr>
        <w:spacing w:after="0"/>
        <w:ind w:left="720"/>
      </w:pPr>
    </w:p>
    <w:p w14:paraId="375BF88B" w14:textId="77777777" w:rsidR="005A12D3" w:rsidRDefault="005A12D3" w:rsidP="003771BA">
      <w:pPr>
        <w:spacing w:after="0"/>
        <w:ind w:left="720"/>
      </w:pPr>
    </w:p>
    <w:p w14:paraId="5A52701B" w14:textId="77777777" w:rsidR="005A12D3" w:rsidRDefault="005A12D3" w:rsidP="003771BA">
      <w:pPr>
        <w:spacing w:after="0"/>
        <w:ind w:left="720"/>
      </w:pPr>
    </w:p>
    <w:p w14:paraId="49605699" w14:textId="77777777" w:rsidR="005A12D3" w:rsidRDefault="005A12D3" w:rsidP="003771BA">
      <w:pPr>
        <w:spacing w:after="0"/>
        <w:ind w:left="720"/>
      </w:pPr>
    </w:p>
    <w:p w14:paraId="2CC2122B" w14:textId="77777777" w:rsidR="005A12D3" w:rsidRDefault="005A12D3" w:rsidP="003771BA">
      <w:pPr>
        <w:spacing w:after="0"/>
        <w:ind w:left="720"/>
      </w:pPr>
    </w:p>
    <w:p w14:paraId="2358164E" w14:textId="77777777" w:rsidR="005A12D3" w:rsidRDefault="005A12D3" w:rsidP="003771BA">
      <w:pPr>
        <w:spacing w:after="0"/>
        <w:ind w:left="720"/>
      </w:pPr>
    </w:p>
    <w:p w14:paraId="48D2C42D" w14:textId="77777777" w:rsidR="005A12D3" w:rsidRDefault="005A12D3" w:rsidP="003771BA">
      <w:pPr>
        <w:spacing w:after="0"/>
        <w:ind w:left="720"/>
      </w:pPr>
    </w:p>
    <w:p w14:paraId="5E70996B" w14:textId="77777777" w:rsidR="005A12D3" w:rsidRDefault="005A12D3" w:rsidP="003771BA">
      <w:pPr>
        <w:spacing w:after="0"/>
        <w:ind w:left="720"/>
      </w:pPr>
    </w:p>
    <w:p w14:paraId="2E108176" w14:textId="77777777" w:rsidR="005A12D3" w:rsidRDefault="005A12D3" w:rsidP="003771BA">
      <w:pPr>
        <w:spacing w:after="0"/>
        <w:ind w:left="720"/>
      </w:pPr>
    </w:p>
    <w:p w14:paraId="144BBD54" w14:textId="77777777" w:rsidR="005A12D3" w:rsidRDefault="005A12D3" w:rsidP="003771BA">
      <w:pPr>
        <w:spacing w:after="0"/>
        <w:ind w:left="720"/>
      </w:pPr>
    </w:p>
    <w:p w14:paraId="132175F7" w14:textId="77C4D11E" w:rsidR="005A12D3" w:rsidRDefault="005A12D3" w:rsidP="005A12D3">
      <w:pPr>
        <w:spacing w:after="0"/>
        <w:ind w:left="720"/>
        <w:jc w:val="center"/>
      </w:pPr>
      <w:r>
        <w:t xml:space="preserve">Figure AA: Histogram of </w:t>
      </w:r>
      <w:proofErr w:type="spellStart"/>
      <w:r>
        <w:t>passenger_movement_df</w:t>
      </w:r>
      <w:proofErr w:type="spellEnd"/>
      <w:r>
        <w:t xml:space="preserve"> </w:t>
      </w:r>
    </w:p>
    <w:p w14:paraId="782EC536" w14:textId="013B51C9" w:rsidR="005A12D3" w:rsidRDefault="000E1B74" w:rsidP="005A12D3">
      <w:pPr>
        <w:spacing w:after="0"/>
        <w:ind w:left="720"/>
      </w:pPr>
      <w:r>
        <w:lastRenderedPageBreak/>
        <w:t>This indicated that the data was</w:t>
      </w:r>
      <w:r w:rsidR="003771BA">
        <w:t xml:space="preserve"> heavily</w:t>
      </w:r>
      <w:r>
        <w:t xml:space="preserve"> skewed </w:t>
      </w:r>
      <w:r w:rsidR="003771BA">
        <w:t xml:space="preserve">and </w:t>
      </w:r>
      <w:r w:rsidR="005A12D3">
        <w:t xml:space="preserve">this was visualised by </w:t>
      </w:r>
      <w:r w:rsidR="003771BA">
        <w:t>plotting the values on a histogram</w:t>
      </w:r>
      <w:r w:rsidR="005A12D3">
        <w:t xml:space="preserve">. In Figure AA the </w:t>
      </w:r>
      <w:r w:rsidR="007611ED">
        <w:t>data is observed as right skewed</w:t>
      </w:r>
      <w:r w:rsidR="00050B19">
        <w:t xml:space="preserve"> with the </w:t>
      </w:r>
      <w:proofErr w:type="spellStart"/>
      <w:r w:rsidR="00050B19">
        <w:t>binwidth</w:t>
      </w:r>
      <w:proofErr w:type="spellEnd"/>
      <w:r w:rsidR="00050B19">
        <w:t xml:space="preserve"> unspecified</w:t>
      </w:r>
      <w:r w:rsidR="007611ED">
        <w:t>.</w:t>
      </w:r>
      <w:r w:rsidR="00BF4751">
        <w:t xml:space="preserve"> A KDE was overlayed onto the plot to give an estimate for the probability density function. </w:t>
      </w:r>
      <w:r w:rsidR="00050B19">
        <w:t xml:space="preserve">Histograms play a key role in determining the </w:t>
      </w:r>
      <w:r w:rsidR="007A1AB9">
        <w:t xml:space="preserve">physical layout of continuous variables </w:t>
      </w:r>
      <w:r w:rsidR="007A1AB9">
        <w:fldChar w:fldCharType="begin"/>
      </w:r>
      <w:r w:rsidR="007A1AB9">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fldChar w:fldCharType="separate"/>
      </w:r>
      <w:r w:rsidR="007A1AB9">
        <w:rPr>
          <w:noProof/>
        </w:rPr>
        <w:t>(Chen et al., 2008)</w:t>
      </w:r>
      <w:r w:rsidR="007A1AB9">
        <w:fldChar w:fldCharType="end"/>
      </w:r>
      <w:r w:rsidR="007A1AB9">
        <w:t xml:space="preserve">.  </w:t>
      </w:r>
    </w:p>
    <w:p w14:paraId="3FD338F8" w14:textId="3FCE20ED" w:rsidR="003771BA" w:rsidRDefault="004C0355" w:rsidP="003771BA">
      <w:pPr>
        <w:spacing w:after="0"/>
        <w:ind w:left="720"/>
      </w:pPr>
      <w:r>
        <w:rPr>
          <w:noProof/>
        </w:rPr>
        <w:drawing>
          <wp:anchor distT="0" distB="0" distL="114300" distR="114300" simplePos="0" relativeHeight="251659264" behindDoc="1" locked="0" layoutInCell="1" allowOverlap="1" wp14:anchorId="04B6E73F" wp14:editId="4EFF3DC2">
            <wp:simplePos x="0" y="0"/>
            <wp:positionH relativeFrom="column">
              <wp:posOffset>728218</wp:posOffset>
            </wp:positionH>
            <wp:positionV relativeFrom="paragraph">
              <wp:posOffset>921385</wp:posOffset>
            </wp:positionV>
            <wp:extent cx="5046980" cy="3199765"/>
            <wp:effectExtent l="0" t="0" r="0" b="635"/>
            <wp:wrapTight wrapText="bothSides">
              <wp:wrapPolygon edited="0">
                <wp:start x="0" y="0"/>
                <wp:lineTo x="0" y="21519"/>
                <wp:lineTo x="21524" y="21519"/>
                <wp:lineTo x="21524" y="0"/>
                <wp:lineTo x="0" y="0"/>
              </wp:wrapPolygon>
            </wp:wrapTight>
            <wp:docPr id="2" name="Picture 2" descr="A graph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showing different types of data&#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6980" cy="3199765"/>
                    </a:xfrm>
                    <a:prstGeom prst="rect">
                      <a:avLst/>
                    </a:prstGeom>
                  </pic:spPr>
                </pic:pic>
              </a:graphicData>
            </a:graphic>
            <wp14:sizeRelH relativeFrom="page">
              <wp14:pctWidth>0</wp14:pctWidth>
            </wp14:sizeRelH>
            <wp14:sizeRelV relativeFrom="page">
              <wp14:pctHeight>0</wp14:pctHeight>
            </wp14:sizeRelV>
          </wp:anchor>
        </w:drawing>
      </w:r>
      <w:r w:rsidR="003771BA">
        <w:t>An initial box plot was created</w:t>
      </w:r>
      <w:r w:rsidR="003279B2">
        <w:t xml:space="preserve"> containing all the data</w:t>
      </w:r>
      <w:r w:rsidR="003771BA">
        <w:t xml:space="preserve"> which showed there were a lot of outliers. For this reason, it was decided to take subsets of the dataset to </w:t>
      </w:r>
      <w:r w:rsidR="00486712">
        <w:t>create more meaningful plots, statistics and probability distributions.</w:t>
      </w:r>
      <w:r w:rsidR="004E439F">
        <w:t xml:space="preserve"> Boxplots are an important tool to highlight outliers in a dataset</w:t>
      </w:r>
      <w:r w:rsidR="00AB1F0D">
        <w:t xml:space="preserve"> </w:t>
      </w:r>
      <w:r w:rsidR="00AB1F0D">
        <w:fldChar w:fldCharType="begin"/>
      </w:r>
      <w:r w:rsidR="00AB1F0D">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fldChar w:fldCharType="separate"/>
      </w:r>
      <w:r w:rsidR="00AB1F0D">
        <w:rPr>
          <w:noProof/>
        </w:rPr>
        <w:t>(Chen et al., 2008)</w:t>
      </w:r>
      <w:r w:rsidR="00AB1F0D">
        <w:fldChar w:fldCharType="end"/>
      </w:r>
      <w:r w:rsidR="004E439F">
        <w:t xml:space="preserve">. </w:t>
      </w:r>
      <w:r w:rsidR="00AB1F0D">
        <w:t>Figure BB shows a side</w:t>
      </w:r>
      <w:r>
        <w:t>-by-</w:t>
      </w:r>
      <w:r w:rsidR="00AB1F0D">
        <w:t xml:space="preserve">side of the box plots for those </w:t>
      </w:r>
      <w:r>
        <w:t>arriving</w:t>
      </w:r>
      <w:r w:rsidR="00AB1F0D">
        <w:t xml:space="preserve"> by air and sea</w:t>
      </w:r>
      <w:r>
        <w:t>.</w:t>
      </w:r>
    </w:p>
    <w:p w14:paraId="4CCB58C6" w14:textId="797605EC" w:rsidR="004C0355" w:rsidRDefault="004C0355" w:rsidP="003771BA">
      <w:pPr>
        <w:spacing w:after="0"/>
        <w:ind w:left="720"/>
      </w:pPr>
    </w:p>
    <w:p w14:paraId="15EC64EA" w14:textId="28E82A05" w:rsidR="004C0355" w:rsidRDefault="004C0355" w:rsidP="003771BA">
      <w:pPr>
        <w:spacing w:after="0"/>
        <w:ind w:left="720"/>
      </w:pPr>
    </w:p>
    <w:p w14:paraId="6DA0C074" w14:textId="77777777" w:rsidR="004C0355" w:rsidRDefault="004C0355" w:rsidP="003771BA">
      <w:pPr>
        <w:spacing w:after="0"/>
        <w:ind w:left="720"/>
      </w:pPr>
    </w:p>
    <w:p w14:paraId="6A3D41F2" w14:textId="4B17E071" w:rsidR="004C0355" w:rsidRDefault="004C0355" w:rsidP="007A1AB9">
      <w:pPr>
        <w:spacing w:after="0"/>
        <w:ind w:left="720"/>
      </w:pPr>
    </w:p>
    <w:p w14:paraId="6E0A2EBB" w14:textId="77777777" w:rsidR="004C0355" w:rsidRDefault="004C0355" w:rsidP="007A1AB9">
      <w:pPr>
        <w:spacing w:after="0"/>
        <w:ind w:left="720"/>
      </w:pPr>
    </w:p>
    <w:p w14:paraId="4B8F3F5C" w14:textId="77777777" w:rsidR="004C0355" w:rsidRDefault="004C0355" w:rsidP="007A1AB9">
      <w:pPr>
        <w:spacing w:after="0"/>
        <w:ind w:left="720"/>
      </w:pPr>
    </w:p>
    <w:p w14:paraId="2B0DDEA2" w14:textId="77777777" w:rsidR="004C0355" w:rsidRDefault="004C0355" w:rsidP="007A1AB9">
      <w:pPr>
        <w:spacing w:after="0"/>
        <w:ind w:left="720"/>
      </w:pPr>
    </w:p>
    <w:p w14:paraId="27A040CD" w14:textId="77777777" w:rsidR="004C0355" w:rsidRDefault="004C0355" w:rsidP="007A1AB9">
      <w:pPr>
        <w:spacing w:after="0"/>
        <w:ind w:left="720"/>
      </w:pPr>
    </w:p>
    <w:p w14:paraId="1BE4ED2C" w14:textId="77777777" w:rsidR="004C0355" w:rsidRDefault="004C0355" w:rsidP="007A1AB9">
      <w:pPr>
        <w:spacing w:after="0"/>
        <w:ind w:left="720"/>
      </w:pPr>
    </w:p>
    <w:p w14:paraId="0AC05721" w14:textId="77777777" w:rsidR="004C0355" w:rsidRDefault="004C0355" w:rsidP="007A1AB9">
      <w:pPr>
        <w:spacing w:after="0"/>
        <w:ind w:left="720"/>
      </w:pPr>
    </w:p>
    <w:p w14:paraId="6A0E1DD9" w14:textId="77777777" w:rsidR="004C0355" w:rsidRDefault="004C0355" w:rsidP="007A1AB9">
      <w:pPr>
        <w:spacing w:after="0"/>
        <w:ind w:left="720"/>
      </w:pPr>
    </w:p>
    <w:p w14:paraId="0CC5641F" w14:textId="77777777" w:rsidR="004C0355" w:rsidRDefault="004C0355" w:rsidP="007A1AB9">
      <w:pPr>
        <w:spacing w:after="0"/>
        <w:ind w:left="720"/>
      </w:pPr>
    </w:p>
    <w:p w14:paraId="6286529F" w14:textId="77777777" w:rsidR="004C0355" w:rsidRDefault="004C0355" w:rsidP="007A1AB9">
      <w:pPr>
        <w:spacing w:after="0"/>
        <w:ind w:left="720"/>
      </w:pPr>
    </w:p>
    <w:p w14:paraId="209A78C9" w14:textId="77777777" w:rsidR="004C0355" w:rsidRDefault="004C0355" w:rsidP="007A1AB9">
      <w:pPr>
        <w:spacing w:after="0"/>
        <w:ind w:left="720"/>
      </w:pPr>
    </w:p>
    <w:p w14:paraId="05EA6010" w14:textId="77777777" w:rsidR="004C0355" w:rsidRDefault="004C0355" w:rsidP="007A1AB9">
      <w:pPr>
        <w:spacing w:after="0"/>
        <w:ind w:left="720"/>
      </w:pPr>
    </w:p>
    <w:p w14:paraId="7D4045C1" w14:textId="77777777" w:rsidR="004C0355" w:rsidRDefault="004C0355" w:rsidP="007A1AB9">
      <w:pPr>
        <w:spacing w:after="0"/>
        <w:ind w:left="720"/>
      </w:pPr>
    </w:p>
    <w:p w14:paraId="790A8F6D" w14:textId="77777777" w:rsidR="004C0355" w:rsidRDefault="004C0355" w:rsidP="007A1AB9">
      <w:pPr>
        <w:spacing w:after="0"/>
        <w:ind w:left="720"/>
      </w:pPr>
    </w:p>
    <w:p w14:paraId="54DE9730" w14:textId="77777777" w:rsidR="004C0355" w:rsidRDefault="004C0355" w:rsidP="007A1AB9">
      <w:pPr>
        <w:spacing w:after="0"/>
        <w:ind w:left="720"/>
      </w:pPr>
    </w:p>
    <w:p w14:paraId="0D4697B3" w14:textId="0F8E0DDD" w:rsidR="004C0355" w:rsidRDefault="004C0355" w:rsidP="004C0355">
      <w:pPr>
        <w:spacing w:after="0"/>
        <w:ind w:left="720"/>
        <w:jc w:val="center"/>
      </w:pPr>
      <w:r>
        <w:t xml:space="preserve">Figure BB: Comparison of </w:t>
      </w:r>
      <w:proofErr w:type="spellStart"/>
      <w:r>
        <w:t>dataframes</w:t>
      </w:r>
      <w:proofErr w:type="spellEnd"/>
      <w:r>
        <w:t>’ Boxplots</w:t>
      </w:r>
    </w:p>
    <w:p w14:paraId="0A839550" w14:textId="77777777" w:rsidR="004C0355" w:rsidRDefault="004C0355" w:rsidP="007A1AB9">
      <w:pPr>
        <w:spacing w:after="0"/>
        <w:ind w:left="720"/>
      </w:pPr>
    </w:p>
    <w:p w14:paraId="539C76BB" w14:textId="683669BE" w:rsidR="00F2335B" w:rsidRDefault="007611ED" w:rsidP="007A1AB9">
      <w:pPr>
        <w:spacing w:after="0"/>
        <w:ind w:left="720"/>
      </w:pPr>
      <w:r>
        <w:t>The</w:t>
      </w:r>
      <w:r w:rsidR="00286578">
        <w:t xml:space="preserve"> data frame was </w:t>
      </w:r>
      <w:r w:rsidR="006F319C">
        <w:t xml:space="preserve">filtered to show </w:t>
      </w:r>
      <w:r w:rsidR="00EF5F1D">
        <w:t>data pertaining to those who arrived by sea</w:t>
      </w:r>
      <w:r w:rsidR="007A1AB9">
        <w:t xml:space="preserve"> </w:t>
      </w:r>
      <w:r w:rsidR="004E439F">
        <w:t xml:space="preserve">and air </w:t>
      </w:r>
      <w:r w:rsidR="007A1AB9">
        <w:t xml:space="preserve">across the period. </w:t>
      </w:r>
    </w:p>
    <w:p w14:paraId="2C7C2D49" w14:textId="77777777" w:rsidR="00286578" w:rsidRDefault="00286578" w:rsidP="00BF3ED8">
      <w:pPr>
        <w:spacing w:after="0"/>
      </w:pPr>
    </w:p>
    <w:p w14:paraId="73CF71CD" w14:textId="7F5E6E1A" w:rsidR="004E7499" w:rsidRDefault="004E7499">
      <w:pPr>
        <w:spacing w:after="0"/>
        <w:ind w:left="720"/>
      </w:pPr>
      <w:r>
        <w:t>Boxplot - outliers</w:t>
      </w:r>
    </w:p>
    <w:p w14:paraId="1416CF5B" w14:textId="55414177" w:rsidR="004E7499" w:rsidRDefault="004E7499">
      <w:pPr>
        <w:spacing w:after="0"/>
        <w:ind w:left="720"/>
      </w:pPr>
      <w:r>
        <w:t>Scatter plot – trends over time</w:t>
      </w:r>
    </w:p>
    <w:p w14:paraId="0EB86A8C" w14:textId="05110687" w:rsidR="004E7499" w:rsidRDefault="004E7499" w:rsidP="004E7499">
      <w:pPr>
        <w:spacing w:after="0"/>
        <w:ind w:left="720"/>
      </w:pPr>
      <w:r>
        <w:t>Histogram – frequency, skewed</w:t>
      </w:r>
    </w:p>
    <w:p w14:paraId="7CB956B2" w14:textId="77777777" w:rsidR="004E7499" w:rsidRDefault="004E7499">
      <w:pPr>
        <w:spacing w:after="0"/>
        <w:ind w:left="720"/>
      </w:pPr>
    </w:p>
    <w:p w14:paraId="430C26C0" w14:textId="2D9C0E95" w:rsidR="004E5E4A" w:rsidRDefault="0026311E" w:rsidP="004E7499">
      <w:pPr>
        <w:pStyle w:val="ListParagraph"/>
        <w:numPr>
          <w:ilvl w:val="0"/>
          <w:numId w:val="4"/>
        </w:numPr>
        <w:spacing w:after="0"/>
      </w:pPr>
      <w:r>
        <w:t>Use two discrete distributions (Binomial and/or Poisson) in order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574D4F00" w14:textId="4BDCA86A" w:rsidR="004E7499" w:rsidRDefault="004E7499" w:rsidP="004E7499">
      <w:pPr>
        <w:spacing w:after="0"/>
        <w:ind w:left="360"/>
      </w:pPr>
    </w:p>
    <w:p w14:paraId="6B35B62F" w14:textId="41ECB23A" w:rsidR="004E7499" w:rsidRDefault="004E7499" w:rsidP="004E7499">
      <w:pPr>
        <w:spacing w:after="0"/>
        <w:ind w:left="720"/>
      </w:pPr>
      <w:r>
        <w:t>Binomial</w:t>
      </w:r>
    </w:p>
    <w:p w14:paraId="307E356F" w14:textId="308258B9" w:rsidR="004E7499" w:rsidRDefault="004E7499" w:rsidP="004E7499">
      <w:pPr>
        <w:spacing w:after="0"/>
        <w:ind w:left="720"/>
      </w:pPr>
      <w:r>
        <w:t>Poisson – tending towards normal distribution (large data set)</w:t>
      </w:r>
    </w:p>
    <w:p w14:paraId="20C0020D" w14:textId="77777777" w:rsidR="004E7499" w:rsidRDefault="004E7499" w:rsidP="004E7499">
      <w:pPr>
        <w:spacing w:after="0"/>
        <w:ind w:left="720"/>
      </w:pPr>
    </w:p>
    <w:p w14:paraId="44376DD0" w14:textId="371F83D8" w:rsidR="004E5E4A" w:rsidRDefault="0026311E" w:rsidP="004E7499">
      <w:pPr>
        <w:pStyle w:val="ListParagraph"/>
        <w:numPr>
          <w:ilvl w:val="0"/>
          <w:numId w:val="4"/>
        </w:numPr>
        <w:spacing w:after="0"/>
      </w:pPr>
      <w:r>
        <w:t>Use Normal distribution to explain or identify some information about your dataset. [0-20]</w:t>
      </w:r>
    </w:p>
    <w:p w14:paraId="77DEBDAD" w14:textId="091D3E73" w:rsidR="004E7499" w:rsidRDefault="004E7499" w:rsidP="004E7499">
      <w:pPr>
        <w:spacing w:after="0"/>
      </w:pPr>
    </w:p>
    <w:p w14:paraId="18DCFF2C" w14:textId="5FECE4F9" w:rsidR="00F2335B" w:rsidRDefault="004E7499" w:rsidP="00F2335B">
      <w:pPr>
        <w:spacing w:after="0"/>
        <w:ind w:left="720"/>
      </w:pPr>
      <w:r>
        <w:t>Subset identified with approximate Gaussian shape</w:t>
      </w:r>
      <w:r w:rsidR="00F2335B">
        <w:t>.</w:t>
      </w:r>
    </w:p>
    <w:p w14:paraId="1E190E56" w14:textId="77777777" w:rsidR="00F2335B" w:rsidRDefault="00F2335B" w:rsidP="00F2335B">
      <w:pPr>
        <w:spacing w:after="0"/>
        <w:ind w:left="720"/>
      </w:pPr>
    </w:p>
    <w:p w14:paraId="7C2991ED" w14:textId="1A17C74E" w:rsidR="004E7499" w:rsidRDefault="004E7499" w:rsidP="004E7499">
      <w:pPr>
        <w:spacing w:after="0"/>
      </w:pPr>
    </w:p>
    <w:p w14:paraId="06BB1D32" w14:textId="2B4EF39A" w:rsidR="004E7499" w:rsidRDefault="0026311E" w:rsidP="004E7499">
      <w:pPr>
        <w:pStyle w:val="ListParagraph"/>
        <w:numPr>
          <w:ilvl w:val="0"/>
          <w:numId w:val="4"/>
        </w:numPr>
        <w:spacing w:after="0"/>
      </w:pPr>
      <w:r>
        <w:lastRenderedPageBreak/>
        <w:t>Explain the importance of the distributions used in point 3 and 4 in your analysis. Justify the choice of the variables and explain if the variables used for the discrete distributions could be used as normal distribution in this case. [0-15]</w:t>
      </w:r>
    </w:p>
    <w:p w14:paraId="357A2E4C" w14:textId="58603661" w:rsidR="004E7499" w:rsidRDefault="004E7499" w:rsidP="004E7499">
      <w:pPr>
        <w:spacing w:after="0"/>
        <w:ind w:left="720"/>
      </w:pPr>
    </w:p>
    <w:p w14:paraId="52BE511B" w14:textId="77777777" w:rsidR="004E5E4A" w:rsidRDefault="0026311E">
      <w:pPr>
        <w:pStyle w:val="Heading1"/>
        <w:keepNext w:val="0"/>
        <w:keepLines w:val="0"/>
        <w:ind w:left="720"/>
        <w:rPr>
          <w:b w:val="0"/>
          <w:sz w:val="28"/>
          <w:szCs w:val="28"/>
        </w:rPr>
      </w:pPr>
      <w:r>
        <w:rPr>
          <w:sz w:val="28"/>
          <w:szCs w:val="28"/>
        </w:rPr>
        <w:t xml:space="preserve">Data preparation and Visualization : </w:t>
      </w:r>
      <w:r>
        <w:rPr>
          <w:b w:val="0"/>
          <w:sz w:val="28"/>
          <w:szCs w:val="28"/>
        </w:rPr>
        <w:t>(Graded out of 100)</w:t>
      </w:r>
    </w:p>
    <w:p w14:paraId="6A3A4828" w14:textId="7E1316E1" w:rsidR="004E5E4A" w:rsidRDefault="0026311E">
      <w:pPr>
        <w:spacing w:after="0"/>
        <w:ind w:left="720"/>
        <w:rPr>
          <w:b/>
        </w:rPr>
      </w:pPr>
      <w:r>
        <w:t>1.</w:t>
      </w:r>
      <w:r>
        <w:rPr>
          <w:sz w:val="14"/>
          <w:szCs w:val="14"/>
        </w:rPr>
        <w:t xml:space="preserve">      </w:t>
      </w:r>
      <w:r>
        <w:t xml:space="preserve">You must perform appropriate EDA on your dataset, rationalizing and detailing why you chose the specific methods and what insight you gained. </w:t>
      </w:r>
      <w:r>
        <w:rPr>
          <w:b/>
        </w:rPr>
        <w:t>[0-20]</w:t>
      </w:r>
    </w:p>
    <w:p w14:paraId="3D61A84E" w14:textId="5182EEF5" w:rsidR="004E7499" w:rsidRDefault="004E7499">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74D3F765" w:rsidR="00152C7C" w:rsidRPr="004E7499" w:rsidRDefault="00152C7C">
      <w:pPr>
        <w:spacing w:after="0"/>
        <w:ind w:left="720"/>
        <w:rPr>
          <w:bCs/>
        </w:rPr>
      </w:pPr>
      <w:r>
        <w:rPr>
          <w:bCs/>
        </w:rPr>
        <w:t>Added columns (seasons)</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6FD02A2E" w14:textId="7DF1A042" w:rsidR="00152C7C" w:rsidRDefault="00152C7C" w:rsidP="00152C7C">
      <w:pPr>
        <w:pStyle w:val="ListParagraph"/>
        <w:spacing w:after="0"/>
        <w:rPr>
          <w:b/>
        </w:rPr>
      </w:pPr>
    </w:p>
    <w:p w14:paraId="399DF0D9" w14:textId="3E603669" w:rsidR="00152C7C" w:rsidRDefault="00152C7C" w:rsidP="00152C7C">
      <w:pPr>
        <w:pStyle w:val="ListParagraph"/>
        <w:spacing w:after="0"/>
        <w:rPr>
          <w:bCs/>
        </w:rPr>
      </w:pPr>
      <w:r w:rsidRPr="00152C7C">
        <w:rPr>
          <w:bCs/>
        </w:rPr>
        <w:t>Sc</w:t>
      </w:r>
      <w:r>
        <w:rPr>
          <w:bCs/>
        </w:rPr>
        <w:t>aling – values varied by multiple magnitudes, min-max scaling used</w:t>
      </w:r>
    </w:p>
    <w:p w14:paraId="0C1437A9" w14:textId="181A910C" w:rsidR="00152C7C" w:rsidRPr="00152C7C" w:rsidRDefault="00152C7C" w:rsidP="00152C7C">
      <w:pPr>
        <w:pStyle w:val="ListParagraph"/>
        <w:spacing w:after="0"/>
        <w:rPr>
          <w:bCs/>
        </w:rPr>
      </w:pPr>
      <w:r>
        <w:rPr>
          <w:bCs/>
        </w:rPr>
        <w:t>Encoded the categorical data (season, method of transport, arriving or leaving)</w:t>
      </w:r>
    </w:p>
    <w:p w14:paraId="1D59F313" w14:textId="77777777" w:rsidR="00152C7C" w:rsidRPr="00152C7C" w:rsidRDefault="00152C7C" w:rsidP="00152C7C">
      <w:pPr>
        <w:pStyle w:val="ListParagraph"/>
        <w:spacing w:after="0"/>
        <w:rPr>
          <w:b/>
        </w:rPr>
      </w:pPr>
    </w:p>
    <w:p w14:paraId="6CB0DF00" w14:textId="77777777" w:rsidR="00152C7C" w:rsidRDefault="0026311E" w:rsidP="00152C7C">
      <w:pPr>
        <w:pStyle w:val="ListParagraph"/>
        <w:numPr>
          <w:ilvl w:val="0"/>
          <w:numId w:val="3"/>
        </w:numPr>
        <w:spacing w:after="0"/>
        <w:rPr>
          <w:b/>
        </w:rPr>
      </w:pPr>
      <w:r>
        <w:t xml:space="preserve">Appropriate visualizations must be used to engender insight into the dataset and to illustrate your final insights gained in your analysis.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5867FB7C" w:rsidR="004E5E4A" w:rsidRPr="00152C7C" w:rsidRDefault="0026311E" w:rsidP="00152C7C">
      <w:pPr>
        <w:pStyle w:val="ListParagraph"/>
        <w:numPr>
          <w:ilvl w:val="0"/>
          <w:numId w:val="3"/>
        </w:numPr>
        <w:spacing w:after="0"/>
        <w:rPr>
          <w:b/>
        </w:rPr>
      </w:pPr>
      <w:r>
        <w:t>4.</w:t>
      </w:r>
      <w:r w:rsidRPr="00152C7C">
        <w:rPr>
          <w:sz w:val="14"/>
          <w:szCs w:val="14"/>
        </w:rPr>
        <w:t xml:space="preserve">      </w:t>
      </w:r>
      <w:r>
        <w:t xml:space="preserve">All design and implementation of your visualizations must be justified and detailed in full., referring to Tufts Principles </w:t>
      </w:r>
      <w:r w:rsidRPr="00152C7C">
        <w:rPr>
          <w:b/>
        </w:rPr>
        <w:t>[0-20]</w:t>
      </w:r>
    </w:p>
    <w:p w14:paraId="68FCCA8F" w14:textId="77777777"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19A6BCBC" w14:textId="6FE52C1C" w:rsidR="00152C7C" w:rsidRDefault="0026311E" w:rsidP="00152C7C">
      <w:pPr>
        <w:numPr>
          <w:ilvl w:val="0"/>
          <w:numId w:val="6"/>
        </w:numPr>
        <w:spacing w:after="0"/>
        <w:ind w:left="1125"/>
        <w:jc w:val="both"/>
      </w:pPr>
      <w: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t>modeling</w:t>
      </w:r>
      <w:proofErr w:type="spellEnd"/>
      <w:r>
        <w:t xml:space="preserve">. </w:t>
      </w:r>
      <w:r>
        <w:rPr>
          <w:b/>
        </w:rPr>
        <w:t>[0 - 20]</w:t>
      </w:r>
    </w:p>
    <w:p w14:paraId="45DA0FE1" w14:textId="599FFF2E" w:rsidR="00152C7C" w:rsidRDefault="00152C7C" w:rsidP="00152C7C">
      <w:pPr>
        <w:spacing w:after="0"/>
        <w:jc w:val="both"/>
      </w:pPr>
    </w:p>
    <w:p w14:paraId="6A0D7CBF" w14:textId="019AFCB9" w:rsidR="00152C7C" w:rsidRDefault="00152C7C" w:rsidP="00152C7C">
      <w:pPr>
        <w:spacing w:after="0"/>
        <w:ind w:left="1125"/>
        <w:jc w:val="both"/>
      </w:pPr>
      <w:r>
        <w:t>Research one of those frameworks</w:t>
      </w:r>
    </w:p>
    <w:p w14:paraId="31DE00A0" w14:textId="08A5DD0E" w:rsidR="003B0EF8" w:rsidRDefault="003B0EF8" w:rsidP="00152C7C">
      <w:pPr>
        <w:spacing w:after="0"/>
        <w:ind w:left="1125"/>
        <w:jc w:val="both"/>
      </w:pPr>
      <w:r>
        <w:t>CRISP-DM:</w:t>
      </w:r>
    </w:p>
    <w:p w14:paraId="5E1E0633" w14:textId="085087B7" w:rsidR="003B0EF8" w:rsidRDefault="00D2228D" w:rsidP="00152C7C">
      <w:pPr>
        <w:spacing w:after="0"/>
        <w:ind w:left="1125"/>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sidR="00983AE0">
        <w:rPr>
          <w:noProof/>
        </w:rPr>
        <w:t>(Ayele, 2020)</w:t>
      </w:r>
      <w:r>
        <w:fldChar w:fldCharType="end"/>
      </w:r>
      <w:r w:rsidR="008D6DDE">
        <w:t xml:space="preserve">. For this reason is has been described as industry independent. This indicates it has a high degree of flexibility, an advantageous attribute </w:t>
      </w:r>
      <w:r w:rsidR="008D6DDE">
        <w:fldChar w:fldCharType="begin"/>
      </w:r>
      <w:r w:rsidR="00983AE0">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8D6DDE">
        <w:fldChar w:fldCharType="end"/>
      </w:r>
      <w:r w:rsidR="008D6DDE">
        <w:t>.</w:t>
      </w:r>
    </w:p>
    <w:p w14:paraId="66B9E699" w14:textId="697FB38F" w:rsidR="008D6DDE" w:rsidRDefault="008D6DDE" w:rsidP="00152C7C">
      <w:pPr>
        <w:spacing w:after="0"/>
        <w:ind w:left="1125"/>
        <w:jc w:val="both"/>
      </w:pPr>
      <w:r>
        <w:t xml:space="preserve">It can be divided into </w:t>
      </w:r>
      <w:r w:rsidR="000664AE">
        <w:t xml:space="preserve">6 main processes: Business and data understanding, Data preparation, Modelling, Evaluation and Deployment. These pillars of the framework offer a data team </w:t>
      </w:r>
      <w:r w:rsidR="000664AE">
        <w:lastRenderedPageBreak/>
        <w:t xml:space="preserve">structure and ensure that a data science team logically approaches the problem </w:t>
      </w:r>
      <w:r w:rsidR="000664AE">
        <w:fldChar w:fldCharType="begin"/>
      </w:r>
      <w:r w:rsidR="00983AE0">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983AE0" w:rsidRPr="00983AE0">
        <w:rPr>
          <w:lang w:val="en-GB"/>
        </w:rPr>
        <w:t>(</w:t>
      </w:r>
      <w:proofErr w:type="spellStart"/>
      <w:r w:rsidR="00983AE0" w:rsidRPr="00983AE0">
        <w:rPr>
          <w:lang w:val="en-GB"/>
        </w:rPr>
        <w:t>Schröer</w:t>
      </w:r>
      <w:proofErr w:type="spellEnd"/>
      <w:r w:rsidR="00983AE0" w:rsidRPr="00983AE0">
        <w:rPr>
          <w:lang w:val="en-GB"/>
        </w:rPr>
        <w:t xml:space="preserve"> et al., 2021)</w:t>
      </w:r>
      <w:r w:rsidR="000664AE">
        <w:fldChar w:fldCharType="end"/>
      </w:r>
      <w:r w:rsidR="000664AE">
        <w:t xml:space="preserve">. </w:t>
      </w:r>
    </w:p>
    <w:p w14:paraId="7DE8EF46" w14:textId="0DDA4774" w:rsidR="00945232" w:rsidRDefault="00945232" w:rsidP="00152C7C">
      <w:pPr>
        <w:spacing w:after="0"/>
        <w:ind w:left="1125"/>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proofErr w:type="spellStart"/>
      <w:r w:rsidR="003B219D">
        <w:t>conext</w:t>
      </w:r>
      <w:proofErr w:type="spellEnd"/>
      <w:r>
        <w:t xml:space="preserve"> </w:t>
      </w:r>
      <w:r>
        <w:fldChar w:fldCharType="begin"/>
      </w:r>
      <w:r w:rsidR="00983AE0">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00983AE0">
        <w:rPr>
          <w:lang w:val="en-GB"/>
        </w:rPr>
        <w:t>(Studer et al.,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pPr>
        <w:numPr>
          <w:ilvl w:val="0"/>
          <w:numId w:val="6"/>
        </w:numPr>
        <w:spacing w:after="0"/>
        <w:ind w:left="1125"/>
        <w:jc w:val="both"/>
      </w:pPr>
      <w: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t>GridSearchCV</w:t>
      </w:r>
      <w:proofErr w:type="spellEnd"/>
      <w:r>
        <w:t xml:space="preserve"> or </w:t>
      </w:r>
      <w:proofErr w:type="spellStart"/>
      <w:r>
        <w:t>RandomizedSearchCV</w:t>
      </w:r>
      <w:proofErr w:type="spellEnd"/>
      <w:r>
        <w:t xml:space="preserve">. </w:t>
      </w:r>
      <w:r>
        <w:rPr>
          <w:b/>
        </w:rPr>
        <w:t>[0 - 30]</w:t>
      </w:r>
    </w:p>
    <w:p w14:paraId="5CF554D5" w14:textId="4AC46970" w:rsidR="003B219D" w:rsidRDefault="003B219D" w:rsidP="003B219D">
      <w:pPr>
        <w:spacing w:after="0"/>
        <w:jc w:val="both"/>
        <w:rPr>
          <w:b/>
        </w:rPr>
      </w:pPr>
    </w:p>
    <w:p w14:paraId="6C0DC367" w14:textId="4CD81E53" w:rsidR="003B219D" w:rsidRDefault="003B219D" w:rsidP="003B219D">
      <w:pPr>
        <w:spacing w:after="0"/>
        <w:ind w:left="1125"/>
        <w:jc w:val="both"/>
        <w:rPr>
          <w:bCs/>
        </w:rPr>
      </w:pPr>
      <w:r w:rsidRPr="003B219D">
        <w:rPr>
          <w:bCs/>
        </w:rPr>
        <w:t>Linear Regression</w:t>
      </w:r>
    </w:p>
    <w:p w14:paraId="1A102D72" w14:textId="77777777" w:rsidR="003B219D" w:rsidRPr="003B219D" w:rsidRDefault="003B219D" w:rsidP="003B219D">
      <w:pPr>
        <w:spacing w:after="0"/>
        <w:ind w:left="1125"/>
        <w:jc w:val="both"/>
        <w:rPr>
          <w:bCs/>
        </w:rPr>
      </w:pPr>
    </w:p>
    <w:p w14:paraId="288D20F6" w14:textId="77777777" w:rsidR="003B219D" w:rsidRDefault="003B219D" w:rsidP="003B219D">
      <w:pPr>
        <w:spacing w:after="0"/>
        <w:ind w:left="1125"/>
        <w:jc w:val="both"/>
      </w:pPr>
    </w:p>
    <w:p w14:paraId="6CA79DC9" w14:textId="77777777" w:rsidR="004E5E4A" w:rsidRDefault="0026311E">
      <w:pPr>
        <w:numPr>
          <w:ilvl w:val="0"/>
          <w:numId w:val="6"/>
        </w:numPr>
        <w:spacing w:after="0"/>
        <w:ind w:left="1125"/>
        <w:jc w:val="both"/>
      </w:pPr>
      <w:r>
        <w:t xml:space="preserve">Show the results of two or more ML </w:t>
      </w:r>
      <w:proofErr w:type="spellStart"/>
      <w:r>
        <w:t>modeling</w:t>
      </w:r>
      <w:proofErr w:type="spellEnd"/>
      <w:r>
        <w:t xml:space="preserve"> comparisons in a table or graph format. Review and critically examine the machine learning models' performance based on the selected metric for supervised, unsupervised, and semi-supervised approaches. </w:t>
      </w:r>
      <w:r>
        <w:rPr>
          <w:b/>
        </w:rPr>
        <w:t>[0 - 30]</w:t>
      </w:r>
    </w:p>
    <w:p w14:paraId="755D2320" w14:textId="77777777" w:rsidR="004E5E4A" w:rsidRDefault="0026311E">
      <w:pPr>
        <w:numPr>
          <w:ilvl w:val="0"/>
          <w:numId w:val="6"/>
        </w:numPr>
        <w:spacing w:after="300"/>
        <w:ind w:left="1125"/>
        <w:jc w:val="both"/>
      </w:pPr>
      <w:r>
        <w:t xml:space="preserve">Demonstrate the similarities and differences between your Machine Learning modelling results using the tables or visualizations. Provide a report along with an explanation and interpretation of the relevance and effectiveness of your findings. </w:t>
      </w:r>
      <w:r>
        <w:rPr>
          <w:b/>
        </w:rPr>
        <w:t>[0 - 20]</w:t>
      </w:r>
    </w:p>
    <w:p w14:paraId="11196D40" w14:textId="77777777" w:rsidR="004E5E4A" w:rsidRDefault="0026311E">
      <w:pPr>
        <w:spacing w:after="0"/>
        <w:ind w:left="720"/>
        <w:rPr>
          <w:sz w:val="28"/>
          <w:szCs w:val="28"/>
        </w:rPr>
      </w:pPr>
      <w:r>
        <w:rPr>
          <w:b/>
          <w:sz w:val="28"/>
          <w:szCs w:val="28"/>
        </w:rPr>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pPr>
        <w:spacing w:after="0"/>
        <w:ind w:left="720"/>
        <w:rPr>
          <w:b/>
          <w:sz w:val="28"/>
          <w:szCs w:val="28"/>
        </w:rPr>
      </w:pPr>
    </w:p>
    <w:p w14:paraId="170A993D" w14:textId="5F20B105" w:rsidR="004E5E4A" w:rsidRPr="003B219D" w:rsidRDefault="0026311E">
      <w:pPr>
        <w:numPr>
          <w:ilvl w:val="0"/>
          <w:numId w:val="1"/>
        </w:numPr>
        <w:spacing w:after="440"/>
      </w:pPr>
      <w:r w:rsidRPr="00F25C6F">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t>s</w:t>
      </w:r>
      <w:r w:rsidRPr="00F25C6F">
        <w:t xml:space="preserve"> of your code choices (code quality standards should also be applied). </w:t>
      </w:r>
      <w:r w:rsidRPr="00F25C6F">
        <w:rPr>
          <w:b/>
        </w:rPr>
        <w:t>[0-50]</w:t>
      </w:r>
    </w:p>
    <w:p w14:paraId="07439FBC" w14:textId="6E7E02B3" w:rsidR="003B219D" w:rsidRPr="003B219D" w:rsidRDefault="003B219D" w:rsidP="003B219D">
      <w:pPr>
        <w:spacing w:after="440"/>
        <w:ind w:left="1440"/>
        <w:rPr>
          <w:bCs/>
        </w:rPr>
      </w:pPr>
      <w:r w:rsidRPr="003B219D">
        <w:rPr>
          <w:bCs/>
        </w:rPr>
        <w:t>Functions (encode, year conversion), for loops</w:t>
      </w:r>
    </w:p>
    <w:p w14:paraId="0CA56FB6" w14:textId="77777777" w:rsidR="004E5E4A" w:rsidRPr="00F25C6F" w:rsidRDefault="0026311E">
      <w:pPr>
        <w:numPr>
          <w:ilvl w:val="0"/>
          <w:numId w:val="1"/>
        </w:numPr>
        <w:spacing w:after="440"/>
      </w:pPr>
      <w:r w:rsidRPr="00F25C6F">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F25C6F">
        <w:rPr>
          <w:b/>
        </w:rPr>
        <w:t>[0-50]</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lastRenderedPageBreak/>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t>Be submitted via Moodle upload.</w:t>
      </w:r>
    </w:p>
    <w:p w14:paraId="0AFECB65" w14:textId="185C0FB5" w:rsidR="004E5E4A" w:rsidRDefault="0026311E">
      <w:pPr>
        <w:numPr>
          <w:ilvl w:val="1"/>
          <w:numId w:val="8"/>
        </w:numPr>
        <w:spacing w:after="0"/>
      </w:pPr>
      <w:r>
        <w:t>Use</w:t>
      </w:r>
      <w:hyperlink r:id="rId13">
        <w:r>
          <w:t xml:space="preserve"> </w:t>
        </w:r>
      </w:hyperlink>
      <w:hyperlink r:id="rId14">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983AE0">
          <w:rPr>
            <w:noProof/>
            <w:color w:val="333333"/>
            <w:u w:val="single"/>
          </w:rPr>
          <w:t>(Ayele, 2020)</w:t>
        </w:r>
        <w:r w:rsidR="00D2228D">
          <w:rPr>
            <w:color w:val="333333"/>
            <w:u w:val="single"/>
          </w:rPr>
          <w:fldChar w:fldCharType="end"/>
        </w:r>
        <w:r>
          <w:rPr>
            <w:color w:val="333333"/>
            <w:u w:val="single"/>
          </w:rPr>
          <w:t xml:space="preserve"> </w:t>
        </w:r>
        <w:r>
          <w:rPr>
            <w:color w:val="333333"/>
            <w:u w:val="single"/>
          </w:rPr>
          <w:t>R</w:t>
        </w:r>
        <w:r>
          <w:rPr>
            <w:color w:val="333333"/>
            <w:u w:val="single"/>
          </w:rPr>
          <w:t>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378AD7F3" w14:textId="77777777" w:rsidR="004E5E4A" w:rsidRDefault="0026311E">
      <w:pPr>
        <w:spacing w:after="0"/>
        <w:rPr>
          <w:b/>
        </w:rPr>
      </w:pPr>
      <w:r>
        <w:rPr>
          <w:b/>
        </w:rPr>
        <w:t>Additional Information</w:t>
      </w:r>
    </w:p>
    <w:p w14:paraId="648B444A" w14:textId="77777777" w:rsidR="004E5E4A" w:rsidRDefault="0026311E">
      <w:pPr>
        <w:numPr>
          <w:ilvl w:val="0"/>
          <w:numId w:val="2"/>
        </w:numPr>
        <w:pBdr>
          <w:top w:val="nil"/>
          <w:left w:val="nil"/>
          <w:bottom w:val="nil"/>
          <w:right w:val="nil"/>
          <w:between w:val="nil"/>
        </w:pBdr>
        <w:spacing w:after="0"/>
        <w:rPr>
          <w:b/>
          <w:color w:val="000000"/>
        </w:rPr>
      </w:pPr>
      <w:r>
        <w:rPr>
          <w:color w:val="000000"/>
        </w:rPr>
        <w:t xml:space="preserve">Lecturers are not required to review draft assessment submissions. This may be offered at the lecturer’s discretion. </w:t>
      </w:r>
    </w:p>
    <w:p w14:paraId="4DC7C1DE" w14:textId="77777777" w:rsidR="004E5E4A" w:rsidRDefault="0026311E">
      <w:pPr>
        <w:numPr>
          <w:ilvl w:val="0"/>
          <w:numId w:val="2"/>
        </w:numPr>
        <w:pBdr>
          <w:top w:val="nil"/>
          <w:left w:val="nil"/>
          <w:bottom w:val="nil"/>
          <w:right w:val="nil"/>
          <w:between w:val="nil"/>
        </w:pBdr>
        <w:spacing w:after="0"/>
      </w:pPr>
      <w:r>
        <w:rPr>
          <w:color w:val="000000"/>
        </w:rPr>
        <w:t xml:space="preserve">In accordance with CCT policy, feedback to learners may be provided in written, audio or video format and can be provided as individual learner feedback, small group feedback or whole class feedback. </w:t>
      </w:r>
    </w:p>
    <w:p w14:paraId="03654C93" w14:textId="77777777" w:rsidR="004E5E4A" w:rsidRDefault="0026311E">
      <w:pPr>
        <w:numPr>
          <w:ilvl w:val="0"/>
          <w:numId w:val="2"/>
        </w:numPr>
        <w:pBdr>
          <w:top w:val="nil"/>
          <w:left w:val="nil"/>
          <w:bottom w:val="nil"/>
          <w:right w:val="nil"/>
          <w:between w:val="nil"/>
        </w:pBdr>
        <w:spacing w:after="0"/>
      </w:pPr>
      <w:r>
        <w:rPr>
          <w:color w:val="000000"/>
        </w:rPr>
        <w:t xml:space="preserve">Results and feedback will only be issued when assessments have been marked and moderated / reviewed by a second examiner. </w:t>
      </w:r>
    </w:p>
    <w:p w14:paraId="60375E98" w14:textId="77777777" w:rsidR="004E5E4A" w:rsidRDefault="0026311E">
      <w:pPr>
        <w:numPr>
          <w:ilvl w:val="0"/>
          <w:numId w:val="2"/>
        </w:numPr>
        <w:pBdr>
          <w:top w:val="nil"/>
          <w:left w:val="nil"/>
          <w:bottom w:val="nil"/>
          <w:right w:val="nil"/>
          <w:between w:val="nil"/>
        </w:pBdr>
        <w:spacing w:after="0"/>
      </w:pPr>
      <w:r>
        <w:rPr>
          <w:color w:val="000000"/>
        </w:rPr>
        <w:t xml:space="preserve">Additional feedback may be requested by </w:t>
      </w:r>
      <w:r>
        <w:rPr>
          <w:i/>
        </w:rPr>
        <w:t>contacting the appropriate lecturer.</w:t>
      </w:r>
      <w:r>
        <w:rPr>
          <w:color w:val="000000"/>
        </w:rPr>
        <w:t xml:space="preserve"> Additional feedback may be provided as individual, small group or whole class feedback. Lecturers are not obliged to respond to email requests for additional feedback where this is not the specified process or to respond to further requests for feedback following the additional feedback. </w:t>
      </w:r>
    </w:p>
    <w:p w14:paraId="4734DA17" w14:textId="77777777" w:rsidR="004E5E4A" w:rsidRDefault="0026311E">
      <w:pPr>
        <w:numPr>
          <w:ilvl w:val="0"/>
          <w:numId w:val="2"/>
        </w:numPr>
        <w:pBdr>
          <w:top w:val="nil"/>
          <w:left w:val="nil"/>
          <w:bottom w:val="nil"/>
          <w:right w:val="nil"/>
          <w:between w:val="nil"/>
        </w:pBdr>
        <w:spacing w:after="0"/>
      </w:pPr>
      <w:r>
        <w:rPr>
          <w:color w:val="000000"/>
        </w:rPr>
        <w:t xml:space="preserve">Following receipt of feedback, where a student believes there has been an error in the marks or feedback received, they should avail of the recheck and review process and should not attempt to get a revised mark / feedback by directly approaching the lecturer. Lecturers are not authorised to amend published marks outside of the recheck and review process or the Board of Examiners process. </w:t>
      </w:r>
    </w:p>
    <w:p w14:paraId="519F7B46" w14:textId="77777777" w:rsidR="004E5E4A" w:rsidRDefault="0026311E">
      <w:pPr>
        <w:numPr>
          <w:ilvl w:val="0"/>
          <w:numId w:val="2"/>
        </w:numPr>
        <w:pBdr>
          <w:top w:val="nil"/>
          <w:left w:val="nil"/>
          <w:bottom w:val="nil"/>
          <w:right w:val="nil"/>
          <w:between w:val="nil"/>
        </w:pBdr>
        <w:spacing w:after="0"/>
      </w:pPr>
      <w:r>
        <w:rPr>
          <w:color w:val="000000"/>
        </w:rPr>
        <w:t>Students are advised that disagreement with an academic judgement is not grounds for review.</w:t>
      </w:r>
    </w:p>
    <w:p w14:paraId="6E48FAE1" w14:textId="77777777" w:rsidR="004E5E4A" w:rsidRDefault="0026311E">
      <w:pPr>
        <w:numPr>
          <w:ilvl w:val="0"/>
          <w:numId w:val="2"/>
        </w:numPr>
        <w:pBdr>
          <w:top w:val="nil"/>
          <w:left w:val="nil"/>
          <w:bottom w:val="nil"/>
          <w:right w:val="nil"/>
          <w:between w:val="nil"/>
        </w:pBdr>
        <w:spacing w:after="0"/>
      </w:pPr>
      <w:r>
        <w:rPr>
          <w:color w:val="000000"/>
        </w:rPr>
        <w:t>For additional support with academic writing and referencing students are advised to contact the CCT Library Service</w:t>
      </w:r>
    </w:p>
    <w:p w14:paraId="00CD6A66"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subject matter content students are advised to contact the </w:t>
      </w:r>
      <w:hyperlink r:id="rId15">
        <w:r>
          <w:rPr>
            <w:color w:val="0563C1"/>
            <w:u w:val="single"/>
          </w:rPr>
          <w:t>CCT Student Mentoring Academy</w:t>
        </w:r>
      </w:hyperlink>
    </w:p>
    <w:p w14:paraId="63778AD1"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IT subject content, students are advised to access the </w:t>
      </w:r>
      <w:hyperlink r:id="rId16">
        <w:r>
          <w:rPr>
            <w:color w:val="0563C1"/>
            <w:u w:val="single"/>
          </w:rPr>
          <w:t>CCT Support Hub</w:t>
        </w:r>
      </w:hyperlink>
      <w:r>
        <w:rPr>
          <w:color w:val="000000"/>
        </w:rPr>
        <w:t xml:space="preserve">. </w:t>
      </w:r>
    </w:p>
    <w:p w14:paraId="7C1563DE" w14:textId="77777777" w:rsidR="004E5E4A" w:rsidRDefault="004E5E4A">
      <w:pPr>
        <w:spacing w:after="0"/>
      </w:pPr>
    </w:p>
    <w:p w14:paraId="5BA52F30" w14:textId="77777777" w:rsidR="004E5E4A" w:rsidRDefault="004E5E4A">
      <w:pPr>
        <w:spacing w:after="0"/>
      </w:pPr>
    </w:p>
    <w:p w14:paraId="6B1021DF" w14:textId="77777777" w:rsidR="004E5E4A" w:rsidRDefault="004E5E4A">
      <w:pPr>
        <w:spacing w:after="0"/>
      </w:pPr>
    </w:p>
    <w:p w14:paraId="64F05541" w14:textId="77777777" w:rsidR="004E5E4A" w:rsidRDefault="004E5E4A">
      <w:pPr>
        <w:spacing w:after="0"/>
      </w:pPr>
    </w:p>
    <w:p w14:paraId="6D5BF5C5" w14:textId="77777777" w:rsidR="00AB1F0D" w:rsidRPr="00AB1F0D" w:rsidRDefault="00D2228D" w:rsidP="00AB1F0D">
      <w:pPr>
        <w:pStyle w:val="Bibliography"/>
        <w:rPr>
          <w:lang w:val="en-GB"/>
        </w:rPr>
      </w:pPr>
      <w:r>
        <w:fldChar w:fldCharType="begin"/>
      </w:r>
      <w:r w:rsidR="00983AE0">
        <w:instrText xml:space="preserve"> ADDIN ZOTERO_BIBL {"uncited":[],"omitted":[],"custom":[]} CSL_BIBLIOGRAPHY </w:instrText>
      </w:r>
      <w:r>
        <w:fldChar w:fldCharType="separate"/>
      </w:r>
      <w:proofErr w:type="spellStart"/>
      <w:r w:rsidR="00AB1F0D" w:rsidRPr="00AB1F0D">
        <w:rPr>
          <w:lang w:val="en-GB"/>
        </w:rPr>
        <w:t>Ayele</w:t>
      </w:r>
      <w:proofErr w:type="spellEnd"/>
      <w:r w:rsidR="00AB1F0D" w:rsidRPr="00AB1F0D">
        <w:rPr>
          <w:lang w:val="en-GB"/>
        </w:rPr>
        <w:t>, W.Y., 2020. Adapting CRISP-DM for Idea Mining. IJACSA 11. https://doi.org/10.14569/IJACSA.2020.0110603</w:t>
      </w:r>
    </w:p>
    <w:p w14:paraId="7BF07A8D" w14:textId="77777777" w:rsidR="00AB1F0D" w:rsidRPr="00AB1F0D" w:rsidRDefault="00AB1F0D" w:rsidP="00AB1F0D">
      <w:pPr>
        <w:pStyle w:val="Bibliography"/>
        <w:rPr>
          <w:lang w:val="en-GB"/>
        </w:rPr>
      </w:pPr>
      <w:r w:rsidRPr="00AB1F0D">
        <w:rPr>
          <w:lang w:val="en-GB"/>
        </w:rPr>
        <w:t xml:space="preserve">Chen, C., </w:t>
      </w:r>
      <w:proofErr w:type="spellStart"/>
      <w:r w:rsidRPr="00AB1F0D">
        <w:rPr>
          <w:lang w:val="en-GB"/>
        </w:rPr>
        <w:t>Härdle</w:t>
      </w:r>
      <w:proofErr w:type="spellEnd"/>
      <w:r w:rsidRPr="00AB1F0D">
        <w:rPr>
          <w:lang w:val="en-GB"/>
        </w:rPr>
        <w:t>, W., Unwin, A., 2008. Handbook of Data Visualization. Springer Berlin Heidelberg, Berlin, Heidelberg. https://doi.org/10.1007/978-3-540-33037-0</w:t>
      </w:r>
    </w:p>
    <w:p w14:paraId="539A7A51" w14:textId="77777777" w:rsidR="00AB1F0D" w:rsidRPr="00AB1F0D" w:rsidRDefault="00AB1F0D" w:rsidP="00AB1F0D">
      <w:pPr>
        <w:pStyle w:val="Bibliography"/>
        <w:rPr>
          <w:lang w:val="en-GB"/>
        </w:rPr>
      </w:pPr>
      <w:r w:rsidRPr="00AB1F0D">
        <w:rPr>
          <w:lang w:val="en-GB"/>
        </w:rPr>
        <w:t xml:space="preserve">Kaur, P., Stoltzfus, J., </w:t>
      </w:r>
      <w:proofErr w:type="spellStart"/>
      <w:r w:rsidRPr="00AB1F0D">
        <w:rPr>
          <w:lang w:val="en-GB"/>
        </w:rPr>
        <w:t>Yellapu</w:t>
      </w:r>
      <w:proofErr w:type="spellEnd"/>
      <w:r w:rsidRPr="00AB1F0D">
        <w:rPr>
          <w:lang w:val="en-GB"/>
        </w:rPr>
        <w:t xml:space="preserve">, V., 2018. Descriptive statistics. Int J </w:t>
      </w:r>
      <w:proofErr w:type="spellStart"/>
      <w:r w:rsidRPr="00AB1F0D">
        <w:rPr>
          <w:lang w:val="en-GB"/>
        </w:rPr>
        <w:t>Acad</w:t>
      </w:r>
      <w:proofErr w:type="spellEnd"/>
      <w:r w:rsidRPr="00AB1F0D">
        <w:rPr>
          <w:lang w:val="en-GB"/>
        </w:rPr>
        <w:t xml:space="preserve"> Med 4, 60. https://doi.org/10.4103/IJAM.IJAM_7_18</w:t>
      </w:r>
    </w:p>
    <w:p w14:paraId="68536272" w14:textId="77777777" w:rsidR="00AB1F0D" w:rsidRPr="00AB1F0D" w:rsidRDefault="00AB1F0D" w:rsidP="00AB1F0D">
      <w:pPr>
        <w:pStyle w:val="Bibliography"/>
        <w:rPr>
          <w:lang w:val="en-GB"/>
        </w:rPr>
      </w:pPr>
      <w:proofErr w:type="spellStart"/>
      <w:r w:rsidRPr="00AB1F0D">
        <w:rPr>
          <w:lang w:val="en-GB"/>
        </w:rPr>
        <w:lastRenderedPageBreak/>
        <w:t>Schröer</w:t>
      </w:r>
      <w:proofErr w:type="spellEnd"/>
      <w:r w:rsidRPr="00AB1F0D">
        <w:rPr>
          <w:lang w:val="en-GB"/>
        </w:rPr>
        <w:t>, C., Kruse, F., Gómez, J.M., 2021. A Systematic Literature Review on Applying CRISP-DM Process Model. Procedia Computer Science 181, 526–534. https://doi.org/10.1016/j.procs.2021.01.199</w:t>
      </w:r>
    </w:p>
    <w:p w14:paraId="61F49444" w14:textId="77777777" w:rsidR="00AB1F0D" w:rsidRPr="00AB1F0D" w:rsidRDefault="00AB1F0D" w:rsidP="00AB1F0D">
      <w:pPr>
        <w:pStyle w:val="Bibliography"/>
        <w:rPr>
          <w:lang w:val="en-GB"/>
        </w:rPr>
      </w:pPr>
      <w:r w:rsidRPr="00AB1F0D">
        <w:rPr>
          <w:lang w:val="en-GB"/>
        </w:rPr>
        <w:t xml:space="preserve">Studer, S., Bui, T.B., Drescher, C., </w:t>
      </w:r>
      <w:proofErr w:type="spellStart"/>
      <w:r w:rsidRPr="00AB1F0D">
        <w:rPr>
          <w:lang w:val="en-GB"/>
        </w:rPr>
        <w:t>Hanuschkin</w:t>
      </w:r>
      <w:proofErr w:type="spellEnd"/>
      <w:r w:rsidRPr="00AB1F0D">
        <w:rPr>
          <w:lang w:val="en-GB"/>
        </w:rPr>
        <w:t>, A., Winkler, L., Peters, S., Müller, K.-R., 2021. Towards CRISP-ML(Q): A Machine Learning Process Model with Quality Assurance Methodology. MAKE 3, 392–413. https://doi.org/10.3390/make3020020</w:t>
      </w:r>
    </w:p>
    <w:p w14:paraId="73039885" w14:textId="33E8964D" w:rsidR="004E5E4A" w:rsidRDefault="00D2228D">
      <w:pPr>
        <w:spacing w:after="0"/>
      </w:pPr>
      <w:r>
        <w:fldChar w:fldCharType="end"/>
      </w:r>
    </w:p>
    <w:sectPr w:rsidR="004E5E4A">
      <w:pgSz w:w="11906" w:h="16838"/>
      <w:pgMar w:top="1134" w:right="1134" w:bottom="1134" w:left="1170"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50B19"/>
    <w:rsid w:val="000664AE"/>
    <w:rsid w:val="000A0DE0"/>
    <w:rsid w:val="000E1B74"/>
    <w:rsid w:val="00121603"/>
    <w:rsid w:val="00152C7C"/>
    <w:rsid w:val="0026311E"/>
    <w:rsid w:val="00286578"/>
    <w:rsid w:val="002F3CC3"/>
    <w:rsid w:val="003279B2"/>
    <w:rsid w:val="003419BA"/>
    <w:rsid w:val="00366FA2"/>
    <w:rsid w:val="003771BA"/>
    <w:rsid w:val="003B0EF8"/>
    <w:rsid w:val="003B219D"/>
    <w:rsid w:val="003E4728"/>
    <w:rsid w:val="00486712"/>
    <w:rsid w:val="004C0355"/>
    <w:rsid w:val="004E439F"/>
    <w:rsid w:val="004E5E4A"/>
    <w:rsid w:val="004E7499"/>
    <w:rsid w:val="005A12D3"/>
    <w:rsid w:val="006E3AC9"/>
    <w:rsid w:val="006F319C"/>
    <w:rsid w:val="007611ED"/>
    <w:rsid w:val="007A1AB9"/>
    <w:rsid w:val="008D6DDE"/>
    <w:rsid w:val="00945232"/>
    <w:rsid w:val="00983AE0"/>
    <w:rsid w:val="009B5B77"/>
    <w:rsid w:val="00AA697A"/>
    <w:rsid w:val="00AB1F0D"/>
    <w:rsid w:val="00B20BA8"/>
    <w:rsid w:val="00BF3ED8"/>
    <w:rsid w:val="00BF4751"/>
    <w:rsid w:val="00D2228D"/>
    <w:rsid w:val="00D37230"/>
    <w:rsid w:val="00EA1592"/>
    <w:rsid w:val="00EF5F1D"/>
    <w:rsid w:val="00F2335B"/>
    <w:rsid w:val="00F25C6F"/>
    <w:rsid w:val="00F748C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so.ie/en/statistics/tourismandtravel/" TargetMode="External"/><Relationship Id="rId13" Type="http://schemas.openxmlformats.org/officeDocument/2006/relationships/hyperlink" Target="http://40.115.124.2/sp/subjects/guide.php?subject=harvardref"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ata.gov.ie/organization/dublin-city-council?tags=Transport+and+Infrastructure" TargetMode="Externa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oodle.cct.ie/course/view.php?id=1861"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moodle.cct.ie/mod/forum/view.php?id=55148" TargetMode="External"/><Relationship Id="rId10" Type="http://schemas.openxmlformats.org/officeDocument/2006/relationships/hyperlink" Target="https://www.tourismireland.com/research-and-insights" TargetMode="External"/><Relationship Id="rId4" Type="http://schemas.openxmlformats.org/officeDocument/2006/relationships/settings" Target="settings.xml"/><Relationship Id="rId9" Type="http://schemas.openxmlformats.org/officeDocument/2006/relationships/hyperlink" Target="https://www.failteireland.ie/Research-and-Insights.aspx" TargetMode="External"/><Relationship Id="rId14" Type="http://schemas.openxmlformats.org/officeDocument/2006/relationships/hyperlink" Target="http://40.115.124.2/sp/subjects/guide.php?subject=harvardre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0</Pages>
  <Words>5646</Words>
  <Characters>3218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7</cp:revision>
  <dcterms:created xsi:type="dcterms:W3CDTF">2024-03-08T18:43:00Z</dcterms:created>
  <dcterms:modified xsi:type="dcterms:W3CDTF">2024-03-29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elsevier-harvard" hasBibliography="1" bibliographyStyleHasBeenSet="1"/&gt;&lt;prefs&gt;&lt;pref name="fieldType" value="Field"/&gt;&lt;/prefs&gt;&lt;/data&gt;</vt:lpwstr>
  </property>
</Properties>
</file>